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BB36F8" w:rsidRPr="00F50ED2">
        <w:rPr>
          <w:rFonts w:ascii="Arial" w:hAnsi="Arial" w:cs="Arial"/>
          <w:sz w:val="20"/>
          <w:szCs w:val="20"/>
        </w:rPr>
        <w:t xml:space="preserve">within and between layers of carbon </w:t>
      </w:r>
      <w:r w:rsidR="00FB4EA0" w:rsidRPr="00F50ED2">
        <w:rPr>
          <w:rFonts w:ascii="Arial" w:hAnsi="Arial" w:cs="Arial"/>
          <w:sz w:val="20"/>
          <w:szCs w:val="20"/>
        </w:rPr>
        <w:t xml:space="preserve">due to </w:t>
      </w:r>
      <w:r w:rsidR="00F51D0C" w:rsidRPr="00F50ED2">
        <w:rPr>
          <w:rFonts w:ascii="Arial" w:hAnsi="Arial" w:cs="Arial"/>
          <w:sz w:val="20"/>
          <w:szCs w:val="20"/>
        </w:rPr>
        <w:t xml:space="preserve">incorporation </w:t>
      </w:r>
      <w:r w:rsidR="00FF218C" w:rsidRPr="00F50ED2">
        <w:rPr>
          <w:rFonts w:ascii="Arial" w:hAnsi="Arial" w:cs="Arial"/>
          <w:sz w:val="20"/>
          <w:szCs w:val="20"/>
        </w:rPr>
        <w:t>of dopants</w:t>
      </w:r>
      <w:r w:rsidR="00BD77B5" w:rsidRPr="00F50ED2">
        <w:rPr>
          <w:rFonts w:ascii="Arial" w:hAnsi="Arial" w:cs="Arial"/>
          <w:sz w:val="20"/>
          <w:szCs w:val="20"/>
        </w:rPr>
        <w:t xml:space="preserve"> into the graphite lattic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B6B98">
        <w:rPr>
          <w:rFonts w:ascii="Arial" w:hAnsi="Arial" w:cs="Arial"/>
          <w:sz w:val="20"/>
          <w:szCs w:val="20"/>
        </w:rPr>
        <w:instrText xml:space="preserve"> ADDIN ZOTERO_ITEM CSL_CITATION {"citationID":"S1jA4PZ0","properties":{"formattedCitation":"[17]\\uc0\\u8211{}[23]","plainCitation":"[17]–[23]","noteIndex":0},"citationItems":[{"id":"1RPEE4I3/is1r0qv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1RPEE4I3/ovdQKZdB","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RPEE4I3/XsRrsTDk","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1RPEE4I3/2TZelqV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1RPEE4I3/jlCJjT4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B6B98">
        <w:rPr>
          <w:rFonts w:ascii="Arial" w:hAnsi="Arial" w:cs="Arial"/>
        </w:rPr>
        <w:instrText xml:space="preserve"> ADDIN ZOTERO_ITEM CSL_CITATION {"citationID":"XAGK6oCt","properties":{"formattedCitation":"[17]\\uc0\\u8211{}[23]","plainCitation":"[17]–[23]","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1RPEE4I3/2TZelqV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1RPEE4I3/jlCJjT4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B6B98">
        <w:rPr>
          <w:rFonts w:ascii="Arial" w:hAnsi="Arial" w:cs="Arial"/>
        </w:rPr>
        <w:instrText xml:space="preserve"> ADDIN ZOTERO_ITEM CSL_CITATION {"citationID":"WLCIcrJL","properties":{"formattedCitation":"[17], [19], [34], [35]","plainCitation":"[17], [19], [34], [35]","noteIndex":0},"citationItems":[{"id":"1RPEE4I3/is1r0qv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ovdQKZdB","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B6B98">
        <w:rPr>
          <w:rFonts w:ascii="Arial" w:hAnsi="Arial" w:cs="Arial"/>
        </w:rPr>
        <w:instrText xml:space="preserve"> ADDIN ZOTERO_ITEM CSL_CITATION {"citationID":"5eocnqAF","properties":{"formattedCitation":"[22]","plainCitation":"[22]","noteIndex":0},"citationItems":[{"id":"1RPEE4I3/2TZelqV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B6B98">
        <w:rPr>
          <w:rFonts w:ascii="Arial" w:hAnsi="Arial" w:cs="Arial"/>
        </w:rPr>
        <w:instrText xml:space="preserve"> ADDIN ZOTERO_ITEM CSL_CITATION {"citationID":"NNXJVZmz","properties":{"formattedCitation":"[21]","plainCitation":"[21]","noteIndex":0},"citationItems":[{"id":"1RPEE4I3/yiczRysF","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CB6B98">
        <w:rPr>
          <w:rFonts w:ascii="Arial" w:hAnsi="Arial" w:cs="Arial"/>
        </w:rPr>
        <w:instrText xml:space="preserve"> ADDIN ZOTERO_ITEM CSL_CITATION {"citationID":"XVev5Pnv","properties":{"formattedCitation":"[36]","plainCitation":"[36]","noteIndex":0},"citationItems":[{"id":"1RPEE4I3/qSXdIy5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B6B98">
        <w:rPr>
          <w:rFonts w:ascii="Arial" w:hAnsi="Arial" w:cs="Arial"/>
        </w:rPr>
        <w:instrText xml:space="preserve"> ADDIN ZOTERO_ITEM CSL_CITATION {"citationID":"Bw3Mqj8q","properties":{"formattedCitation":"[37], [38]","plainCitation":"[37], [38]","noteIndex":0},"citationItems":[{"id":"1RPEE4I3/OxTBa3Ao","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1RPEE4I3/nY8CUqty","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B6B98">
        <w:rPr>
          <w:rFonts w:ascii="Arial" w:hAnsi="Arial" w:cs="Arial"/>
        </w:rPr>
        <w:instrText xml:space="preserve"> ADDIN ZOTERO_ITEM CSL_CITATION {"citationID":"R5dNpcgm","properties":{"formattedCitation":"[39]","plainCitation":"[39]","noteIndex":0},"citationItems":[{"id":"1RPEE4I3/RLNt14jL","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B6B98">
        <w:rPr>
          <w:rFonts w:ascii="Arial" w:hAnsi="Arial" w:cs="Arial"/>
        </w:rPr>
        <w:instrText xml:space="preserve"> ADDIN ZOTERO_ITEM CSL_CITATION {"citationID":"91h1u1UV","properties":{"formattedCitation":"[40]","plainCitation":"[40]","noteIndex":0},"citationItems":[{"id":"1RPEE4I3/J9nVprvL","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 xml:space="preserve">Determine if the B precursor (orthocarborane or metacarboran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Determine the stress induced by the inclusion of dopants into graphitic carbon</w:t>
      </w:r>
      <w:r w:rsidR="004514B7" w:rsidRPr="00FC50AD">
        <w:rPr>
          <w:rFonts w:ascii="Arial" w:hAnsi="Arial" w:cs="Arial"/>
        </w:rPr>
        <w:t xml:space="preserve"> and how it drives carbon morphology</w:t>
      </w:r>
      <w:r w:rsidRPr="00FC50AD">
        <w:rPr>
          <w:rFonts w:ascii="Arial" w:hAnsi="Arial" w:cs="Arial"/>
        </w:rPr>
        <w:t>.</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583F2E">
          <w:rPr>
            <w:noProof/>
          </w:rPr>
          <w:t>1</w:t>
        </w:r>
      </w:fldSimple>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B6B98">
        <w:rPr>
          <w:rFonts w:ascii="Arial" w:hAnsi="Arial" w:cs="Arial"/>
        </w:rPr>
        <w:instrText xml:space="preserve"> ADDIN ZOTERO_ITEM CSL_CITATION {"citationID":"C6tZMvoZ","properties":{"formattedCitation":"[17]\\uc0\\u8211{}[23]","plainCitation":"[17]–[23]","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Nr8YZEFz","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1RPEE4I3/yiczRysF","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1RPEE4I3/2TZelqV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1RPEE4I3/jlCJjT4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583F2E">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B6B98">
        <w:rPr>
          <w:rFonts w:ascii="Arial" w:hAnsi="Arial" w:cs="Arial"/>
        </w:rPr>
        <w:instrText xml:space="preserve"> ADDIN ZOTERO_ITEM CSL_CITATION {"citationID":"3RqwyhQl","properties":{"formattedCitation":"[41]","plainCitation":"[41]","noteIndex":0},"citationItems":[{"id":"1RPEE4I3/WgBcyJRJ","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B6B98">
        <w:rPr>
          <w:rFonts w:ascii="Arial" w:hAnsi="Arial" w:cs="Arial"/>
        </w:rPr>
        <w:instrText xml:space="preserve"> ADDIN ZOTERO_ITEM CSL_CITATION {"citationID":"oksCgI2U","properties":{"formattedCitation":"[42]","plainCitation":"[42]","noteIndex":0},"citationItems":[{"id":"1RPEE4I3/RZysrBUO","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B6B98">
        <w:rPr>
          <w:rFonts w:ascii="Arial" w:hAnsi="Arial" w:cs="Arial"/>
        </w:rPr>
        <w:instrText xml:space="preserve"> ADDIN ZOTERO_ITEM CSL_CITATION {"citationID":"UfGwl91X","properties":{"formattedCitation":"[43]","plainCitation":"[43]","noteIndex":0},"citationItems":[{"id":"1RPEE4I3/AWcf8HG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CB6B98">
        <w:rPr>
          <w:rFonts w:ascii="Arial" w:hAnsi="Arial" w:cs="Arial"/>
        </w:rPr>
        <w:instrText xml:space="preserve"> ADDIN ZOTERO_ITEM CSL_CITATION {"citationID":"R09WDAGX","properties":{"formattedCitation":"[44]","plainCitation":"[44]","noteIndex":0},"citationItems":[{"id":"1RPEE4I3/NmrDASPE","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Preliminary Data on Carbon Doping</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70022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583F2E">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70022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583F2E">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CB6B98">
        <w:rPr>
          <w:rFonts w:ascii="Arial" w:hAnsi="Arial" w:cs="Arial"/>
        </w:rPr>
        <w:instrText xml:space="preserve"> ADDIN ZOTERO_ITEM CSL_CITATION {"citationID":"Ha5nmKUc","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C76DDB" w:rsidRPr="00FC50AD">
        <w:rPr>
          <w:rFonts w:ascii="Arial" w:hAnsi="Arial" w:cs="Arial"/>
        </w:rPr>
        <w:t>It is apparent that 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CB6B98">
        <w:rPr>
          <w:rFonts w:ascii="Arial" w:hAnsi="Arial" w:cs="Arial"/>
        </w:rPr>
        <w:instrText xml:space="preserve"> ADDIN ZOTERO_ITEM CSL_CITATION {"citationID":"0sXy63aA","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for the purpose of comparing to the work by Cermignani et al. </w:t>
      </w:r>
      <w:r w:rsidR="00661E9F" w:rsidRPr="00FC50AD">
        <w:rPr>
          <w:rFonts w:ascii="Arial" w:hAnsi="Arial" w:cs="Arial"/>
        </w:rPr>
        <w:fldChar w:fldCharType="begin"/>
      </w:r>
      <w:r w:rsidR="00CB6B98">
        <w:rPr>
          <w:rFonts w:ascii="Arial" w:hAnsi="Arial" w:cs="Arial"/>
        </w:rPr>
        <w:instrText xml:space="preserve"> ADDIN ZOTERO_ITEM CSL_CITATION {"citationID":"lMp047OJ","properties":{"formattedCitation":"[47]","plainCitation":"[47]","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ith the exc</w:t>
      </w:r>
      <w:r w:rsidR="005F551B" w:rsidRPr="00FC50AD">
        <w:rPr>
          <w:rFonts w:ascii="Arial" w:hAnsi="Arial" w:cs="Arial"/>
        </w:rPr>
        <w:t>eption of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616483">
                                <w:fldChar w:fldCharType="begin"/>
                              </w:r>
                              <w:r w:rsidR="00616483">
                                <w:instrText xml:space="preserve"> SEQ Figure \* ARABIC </w:instrText>
                              </w:r>
                              <w:r w:rsidR="00616483">
                                <w:fldChar w:fldCharType="separate"/>
                              </w:r>
                              <w:r w:rsidR="00583F2E">
                                <w:rPr>
                                  <w:noProof/>
                                </w:rPr>
                                <w:t>4</w:t>
                              </w:r>
                              <w:r w:rsidR="00616483">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616483">
                          <w:fldChar w:fldCharType="begin"/>
                        </w:r>
                        <w:r w:rsidR="00616483">
                          <w:instrText xml:space="preserve"> SEQ Figure \* ARABIC </w:instrText>
                        </w:r>
                        <w:r w:rsidR="00616483">
                          <w:fldChar w:fldCharType="separate"/>
                        </w:r>
                        <w:r w:rsidR="00583F2E">
                          <w:rPr>
                            <w:noProof/>
                          </w:rPr>
                          <w:t>4</w:t>
                        </w:r>
                        <w:r w:rsidR="00616483">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B6B98">
        <w:rPr>
          <w:rFonts w:ascii="Arial" w:hAnsi="Arial" w:cs="Arial"/>
        </w:rPr>
        <w:instrText xml:space="preserve"> ADDIN ZOTERO_ITEM CSL_CITATION {"citationID":"mi2CHmsQ","properties":{"formattedCitation":"[48]","plainCitation":"[48]","noteIndex":0},"citationItems":[{"id":"1RPEE4I3/ZA377cLq","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475015" w:rsidP="007B6961">
      <w:pPr>
        <w:rPr>
          <w:rFonts w:ascii="Arial" w:hAnsi="Arial" w:cs="Arial"/>
        </w:rPr>
      </w:pPr>
      <w:r>
        <w:rPr>
          <w:noProof/>
        </w:rPr>
        <w:lastRenderedPageBreak/>
        <mc:AlternateContent>
          <mc:Choice Requires="wps">
            <w:drawing>
              <wp:anchor distT="0" distB="0" distL="114300" distR="114300" simplePos="0" relativeHeight="251712512" behindDoc="0" locked="0" layoutInCell="1" allowOverlap="1" wp14:anchorId="311A3857" wp14:editId="55F0385F">
                <wp:simplePos x="0" y="0"/>
                <wp:positionH relativeFrom="column">
                  <wp:posOffset>106680</wp:posOffset>
                </wp:positionH>
                <wp:positionV relativeFrom="paragraph">
                  <wp:posOffset>2179955</wp:posOffset>
                </wp:positionV>
                <wp:extent cx="2406650" cy="635"/>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583F2E">
                                <w:rPr>
                                  <w:noProof/>
                                </w:rPr>
                                <w:t>5</w:t>
                              </w:r>
                            </w:fldSimple>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1A3857" id="Text Box 54" o:spid="_x0000_s1032" type="#_x0000_t202" style="position:absolute;left:0;text-align:left;margin-left:8.4pt;margin-top:171.65pt;width:189.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rILgIAAGYEAAAOAAAAZHJzL2Uyb0RvYy54bWysVMGO2jAQvVfqP1i+lwBd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" stroked="f">
                <v:textbox style="mso-fit-shape-to-text:t" inset="0,0,0,0">
                  <w:txbxContent>
                    <w:p w:rsidR="00475015" w:rsidRPr="0000256A" w:rsidRDefault="00475015" w:rsidP="00475015">
                      <w:pPr>
                        <w:pStyle w:val="Caption"/>
                        <w:rPr>
                          <w:rFonts w:ascii="Arial" w:hAnsi="Arial" w:cs="Arial"/>
                          <w:noProof/>
                        </w:rPr>
                      </w:pPr>
                      <w:r>
                        <w:t xml:space="preserve">Figure </w:t>
                      </w:r>
                      <w:fldSimple w:instr=" SEQ Figure \* ARABIC ">
                        <w:r w:rsidR="00583F2E">
                          <w:rPr>
                            <w:noProof/>
                          </w:rPr>
                          <w:t>5</w:t>
                        </w:r>
                      </w:fldSimple>
                      <w:r>
                        <w:t xml:space="preserve">. </w:t>
                      </w:r>
                      <w:r w:rsidRPr="003B3452">
                        <w:t>(a) SEM image of a nanostructure coated with GUITAR, (b) and TEM of the structure in (a) and (c,d) high resolution TEM images of showing the carbon morphology.</w:t>
                      </w:r>
                    </w:p>
                  </w:txbxContent>
                </v:textbox>
                <w10:wrap type="square"/>
              </v:shape>
            </w:pict>
          </mc:Fallback>
        </mc:AlternateContent>
      </w:r>
      <w:r>
        <w:rPr>
          <w:rFonts w:ascii="Arial" w:hAnsi="Arial" w:cs="Arial"/>
          <w:noProof/>
        </w:rPr>
        <w:drawing>
          <wp:anchor distT="0" distB="0" distL="114300" distR="114300" simplePos="0" relativeHeight="251708416" behindDoc="0" locked="0" layoutInCell="1" allowOverlap="1">
            <wp:simplePos x="0" y="0"/>
            <wp:positionH relativeFrom="column">
              <wp:posOffset>106878</wp:posOffset>
            </wp:positionH>
            <wp:positionV relativeFrom="paragraph">
              <wp:posOffset>0</wp:posOffset>
            </wp:positionV>
            <wp:extent cx="2406650" cy="2122873"/>
            <wp:effectExtent l="0" t="0" r="0" b="0"/>
            <wp:wrapSquare wrapText="bothSides"/>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6650" cy="2122873"/>
                    </a:xfrm>
                    <a:prstGeom prst="rect">
                      <a:avLst/>
                    </a:prstGeom>
                  </pic:spPr>
                </pic:pic>
              </a:graphicData>
            </a:graphic>
          </wp:anchor>
        </w:drawing>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 xml:space="preserve">HCF that project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s buckling of the wall. In addition,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 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616483">
                                <w:fldChar w:fldCharType="begin"/>
                              </w:r>
                              <w:r w:rsidR="00616483">
                                <w:instrText xml:space="preserve"> SEQ Figure \* ARABIC </w:instrText>
                              </w:r>
                              <w:r w:rsidR="00616483">
                                <w:fldChar w:fldCharType="separate"/>
                              </w:r>
                              <w:r w:rsidR="00583F2E">
                                <w:rPr>
                                  <w:noProof/>
                                </w:rPr>
                                <w:t>6</w:t>
                              </w:r>
                              <w:r w:rsidR="00616483">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3"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4"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19" o:title=""/>
                  <v:path arrowok="t"/>
                </v:shape>
                <v:shape id="Text Box 50" o:spid="_x0000_s1035"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616483">
                          <w:fldChar w:fldCharType="begin"/>
                        </w:r>
                        <w:r w:rsidR="00616483">
                          <w:instrText xml:space="preserve"> SEQ Figure \* ARABIC </w:instrText>
                        </w:r>
                        <w:r w:rsidR="00616483">
                          <w:fldChar w:fldCharType="separate"/>
                        </w:r>
                        <w:r w:rsidR="00583F2E">
                          <w:rPr>
                            <w:noProof/>
                          </w:rPr>
                          <w:t>6</w:t>
                        </w:r>
                        <w:r w:rsidR="00616483">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558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616483">
                                <w:fldChar w:fldCharType="begin"/>
                              </w:r>
                              <w:r w:rsidR="00616483">
                                <w:instrText xml:space="preserve"> SEQ Figure \* ARABIC </w:instrText>
                              </w:r>
                              <w:r w:rsidR="00616483">
                                <w:fldChar w:fldCharType="separate"/>
                              </w:r>
                              <w:r w:rsidR="00583F2E">
                                <w:rPr>
                                  <w:noProof/>
                                </w:rPr>
                                <w:t>7</w:t>
                              </w:r>
                              <w:r w:rsidR="00616483">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6" style="position:absolute;left:0;text-align:left;margin-left:0;margin-top:6pt;width:152.7pt;height:345.15pt;z-index:25171558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7"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1" o:title=""/>
                  <v:path arrowok="t"/>
                </v:shape>
                <v:shape id="Text Box 3" o:spid="_x0000_s1038"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616483">
                          <w:fldChar w:fldCharType="begin"/>
                        </w:r>
                        <w:r w:rsidR="00616483">
                          <w:instrText xml:space="preserve"> SEQ Figure \* ARABIC </w:instrText>
                        </w:r>
                        <w:r w:rsidR="00616483">
                          <w:fldChar w:fldCharType="separate"/>
                        </w:r>
                        <w:r w:rsidR="00583F2E">
                          <w:rPr>
                            <w:noProof/>
                          </w:rPr>
                          <w:t>7</w:t>
                        </w:r>
                        <w:r w:rsidR="00616483">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Consequently, the growth is directed away from the surface. </w:t>
      </w:r>
      <w:r w:rsidR="005C7493" w:rsidRPr="00FC50AD">
        <w:rPr>
          <w:rFonts w:ascii="Arial" w:hAnsi="Arial" w:cs="Arial"/>
          <w:noProof/>
        </w:rPr>
        <w:t>We further hypothesize</w:t>
      </w:r>
      <w:r w:rsidR="00FD6F88" w:rsidRPr="00FC50AD">
        <w:rPr>
          <w:rFonts w:ascii="Arial" w:hAnsi="Arial" w:cs="Arial"/>
        </w:rPr>
        <w:t xml:space="preserve"> that the stress is due to the bonding of </w:t>
      </w:r>
      <w:r w:rsidR="007A39C3" w:rsidRPr="00FC50AD">
        <w:rPr>
          <w:rFonts w:ascii="Arial" w:hAnsi="Arial" w:cs="Arial"/>
        </w:rPr>
        <w:t>boron</w:t>
      </w:r>
      <w:r w:rsidR="00FD6F88" w:rsidRPr="00FC50AD">
        <w:rPr>
          <w:rFonts w:ascii="Arial" w:hAnsi="Arial" w:cs="Arial"/>
        </w:rPr>
        <w:t xml:space="preserve"> </w:t>
      </w:r>
      <w:r w:rsidR="005C7493" w:rsidRPr="00FC50AD">
        <w:rPr>
          <w:rFonts w:ascii="Arial" w:hAnsi="Arial" w:cs="Arial"/>
        </w:rPr>
        <w:t>with</w:t>
      </w:r>
      <w:r w:rsidR="007A39C3" w:rsidRPr="00FC50AD">
        <w:rPr>
          <w:rFonts w:ascii="Arial" w:hAnsi="Arial" w:cs="Arial"/>
        </w:rPr>
        <w:t>in</w:t>
      </w:r>
      <w:r w:rsidR="00FD6F88" w:rsidRPr="00FC50AD">
        <w:rPr>
          <w:rFonts w:ascii="Arial" w:hAnsi="Arial" w:cs="Arial"/>
        </w:rPr>
        <w:t xml:space="preserve"> the graph</w:t>
      </w:r>
      <w:r w:rsidR="005C7493" w:rsidRPr="00FC50AD">
        <w:rPr>
          <w:rFonts w:ascii="Arial" w:hAnsi="Arial" w:cs="Arial"/>
        </w:rPr>
        <w:t>ite</w:t>
      </w:r>
      <w:r w:rsidR="00FD6F88" w:rsidRPr="00FC50AD">
        <w:rPr>
          <w:rFonts w:ascii="Arial" w:hAnsi="Arial" w:cs="Arial"/>
        </w:rPr>
        <w:t xml:space="preserve"> sheets that seed the form</w:t>
      </w:r>
      <w:r w:rsidR="005C7493" w:rsidRPr="00FC50AD">
        <w:rPr>
          <w:rFonts w:ascii="Arial" w:hAnsi="Arial" w:cs="Arial"/>
        </w:rPr>
        <w:t xml:space="preserve">ation of the HCF. Specifically, </w:t>
      </w:r>
      <w:r w:rsidR="007A39C3" w:rsidRPr="00FC50AD">
        <w:rPr>
          <w:rFonts w:ascii="Arial" w:hAnsi="Arial" w:cs="Arial"/>
        </w:rPr>
        <w:t xml:space="preserve">boron bonds with carbon atoms to form a </w:t>
      </w:r>
      <w:r w:rsidR="00CC1394" w:rsidRPr="00FC50AD">
        <w:rPr>
          <w:rFonts w:ascii="Arial" w:hAnsi="Arial" w:cs="Arial"/>
        </w:rPr>
        <w:t>distorted hexagon</w:t>
      </w:r>
      <w:r w:rsidR="005C7493" w:rsidRPr="00FC50AD">
        <w:rPr>
          <w:rFonts w:ascii="Arial" w:hAnsi="Arial" w:cs="Arial"/>
        </w:rPr>
        <w:t xml:space="preserve"> and the stress causes the </w:t>
      </w:r>
      <w:r w:rsidR="007A39C3" w:rsidRPr="00FC50AD">
        <w:rPr>
          <w:rFonts w:ascii="Arial" w:hAnsi="Arial" w:cs="Arial"/>
        </w:rPr>
        <w:t>graph</w:t>
      </w:r>
      <w:r w:rsidR="005C7493" w:rsidRPr="00FC50AD">
        <w:rPr>
          <w:rFonts w:ascii="Arial" w:hAnsi="Arial" w:cs="Arial"/>
        </w:rPr>
        <w:t>ite</w:t>
      </w:r>
      <w:r w:rsidR="007A39C3" w:rsidRPr="00FC50AD">
        <w:rPr>
          <w:rFonts w:ascii="Arial" w:hAnsi="Arial" w:cs="Arial"/>
        </w:rPr>
        <w:t xml:space="preserve"> sheet to buckle</w:t>
      </w:r>
      <w:r w:rsidR="00E75F31" w:rsidRPr="00FC50AD">
        <w:rPr>
          <w:rFonts w:ascii="Arial" w:hAnsi="Arial" w:cs="Arial"/>
        </w:rPr>
        <w:t xml:space="preserve"> </w:t>
      </w:r>
      <w:r w:rsidR="00E75F31" w:rsidRPr="00FC50AD">
        <w:rPr>
          <w:rFonts w:ascii="Arial" w:hAnsi="Arial" w:cs="Arial"/>
        </w:rPr>
        <w:fldChar w:fldCharType="begin"/>
      </w:r>
      <w:r w:rsidR="00117F1B">
        <w:rPr>
          <w:rFonts w:ascii="Arial" w:hAnsi="Arial" w:cs="Arial"/>
        </w:rPr>
        <w:instrText xml:space="preserve"> ADDIN ZOTERO_ITEM CSL_CITATION {"citationID":"5queFfqE","properties":{"formattedCitation":"[57], [58]","plainCitation":"[57], [58]","noteIndex":0},"citationItems":[{"id":"1RPEE4I3/1aKfTblx","uris":["http://zotero.org/users/148982/items/N932WSP9"],"uri":["http://zotero.org/users/148982/items/N932WSP9"],"itemData":{"id":2850,"type":"article-journal","title":"Scanning tunneling microscope study of boron-doped highly oriented pyrolytic graphite","container-title":"Journal of Applied Physics","page":"5670-5674","volume":"90","issue":"11","source":"Crossref","DOI":"10.1063/1.1409581","ISSN":"0021-8979, 1089-7550","language":"en","author":[{"family":"Endo","given":"Morinobu"},{"family":"Hayashi","given":"Takuya"},{"family":"Hong","given":"Seong-Hwa"},{"family":"Enoki","given":"Toshiaki"},{"family":"Dresselhaus","given":"Milred S."}],"issued":{"date-parts":[["2001",12]]}}},{"id":"1RPEE4I3/VbCD7CcP","uris":["http://zotero.org/users/148982/items/SNRJMERE"],"uri":["http://zotero.org/users/148982/items/SNRJMERE"],"itemData":{"id":2851,"type":"article-journal","title":"Designing band gap of graphene by B and N dopant atoms","container-title":"RSC Adv.","page":"802-812","volume":"3","issue":"3","source":"Crossref","DOI":"10.1039/C2RA22664B","ISSN":"2046-2069","language":"en","author":[{"family":"Rani","given":"Pooja"},{"family":"Jindal","given":"V. K."}],"issued":{"date-parts":[["2013"]]}}}],"schema":"https://github.com/citation-style-language/schema/raw/master/csl-citation.json"} </w:instrText>
      </w:r>
      <w:r w:rsidR="00E75F31" w:rsidRPr="00FC50AD">
        <w:rPr>
          <w:rFonts w:ascii="Arial" w:hAnsi="Arial" w:cs="Arial"/>
        </w:rPr>
        <w:fldChar w:fldCharType="separate"/>
      </w:r>
      <w:r w:rsidR="00117F1B" w:rsidRPr="00117F1B">
        <w:rPr>
          <w:rFonts w:ascii="Arial" w:hAnsi="Arial" w:cs="Arial"/>
        </w:rPr>
        <w:t>[57], [58]</w:t>
      </w:r>
      <w:r w:rsidR="00E75F31" w:rsidRPr="00FC50AD">
        <w:rPr>
          <w:rFonts w:ascii="Arial" w:hAnsi="Arial" w:cs="Arial"/>
        </w:rPr>
        <w:fldChar w:fldCharType="end"/>
      </w:r>
      <w:r w:rsidR="007A39C3" w:rsidRPr="00FC50AD">
        <w:rPr>
          <w:rFonts w:ascii="Arial" w:hAnsi="Arial" w:cs="Arial"/>
        </w:rPr>
        <w:t>.</w:t>
      </w:r>
      <w:r w:rsidR="00FD6F88" w:rsidRPr="00FC50AD">
        <w:rPr>
          <w:rFonts w:ascii="Arial" w:hAnsi="Arial" w:cs="Arial"/>
        </w:rPr>
        <w:t xml:space="preserve"> </w:t>
      </w:r>
      <w:r w:rsidR="006062BC" w:rsidRPr="00FC50AD">
        <w:rPr>
          <w:rFonts w:ascii="Arial" w:hAnsi="Arial" w:cs="Arial"/>
        </w:rPr>
        <w:t>We also suspect that</w:t>
      </w:r>
      <w:r w:rsidR="00176F9B" w:rsidRPr="00FC50AD">
        <w:rPr>
          <w:rFonts w:ascii="Arial" w:hAnsi="Arial" w:cs="Arial"/>
        </w:rPr>
        <w:t xml:space="preserve"> the</w:t>
      </w:r>
      <w:r w:rsidR="006062BC" w:rsidRPr="00FC50AD">
        <w:rPr>
          <w:rFonts w:ascii="Arial" w:hAnsi="Arial" w:cs="Arial"/>
        </w:rPr>
        <w:t xml:space="preserve"> curvature of the</w:t>
      </w:r>
      <w:r w:rsidR="00176F9B" w:rsidRPr="00FC50AD">
        <w:rPr>
          <w:rFonts w:ascii="Arial" w:hAnsi="Arial" w:cs="Arial"/>
        </w:rPr>
        <w:t xml:space="preserve"> carbon onions </w:t>
      </w:r>
      <w:r w:rsidR="006062BC" w:rsidRPr="00FC50AD">
        <w:rPr>
          <w:rFonts w:ascii="Arial" w:hAnsi="Arial" w:cs="Arial"/>
        </w:rPr>
        <w:t>arises from</w:t>
      </w:r>
      <w:r w:rsidR="00176F9B" w:rsidRPr="00FC50AD">
        <w:rPr>
          <w:rFonts w:ascii="Arial" w:hAnsi="Arial" w:cs="Arial"/>
        </w:rPr>
        <w:t xml:space="preserve"> </w:t>
      </w:r>
      <w:r w:rsidR="006062BC" w:rsidRPr="00FC50AD">
        <w:rPr>
          <w:rFonts w:ascii="Arial" w:hAnsi="Arial" w:cs="Arial"/>
        </w:rPr>
        <w:t>the formation of pentagons, rather than hexagons, when sulfur bonds to the</w:t>
      </w:r>
      <w:r w:rsidR="00176F9B" w:rsidRPr="00FC50AD">
        <w:rPr>
          <w:rFonts w:ascii="Arial" w:hAnsi="Arial" w:cs="Arial"/>
        </w:rPr>
        <w:t xml:space="preserve"> end</w:t>
      </w:r>
      <w:r w:rsidR="006062BC" w:rsidRPr="00FC50AD">
        <w:rPr>
          <w:rFonts w:ascii="Arial" w:hAnsi="Arial" w:cs="Arial"/>
        </w:rPr>
        <w:t>s</w:t>
      </w:r>
      <w:r w:rsidR="00176F9B" w:rsidRPr="00FC50AD">
        <w:rPr>
          <w:rFonts w:ascii="Arial" w:hAnsi="Arial" w:cs="Arial"/>
        </w:rPr>
        <w:t xml:space="preserve"> of the graph</w:t>
      </w:r>
      <w:r w:rsidR="006062BC" w:rsidRPr="00FC50AD">
        <w:rPr>
          <w:rFonts w:ascii="Arial" w:hAnsi="Arial" w:cs="Arial"/>
        </w:rPr>
        <w:t>ite</w:t>
      </w:r>
      <w:r w:rsidR="00176F9B" w:rsidRPr="00FC50AD">
        <w:rPr>
          <w:rFonts w:ascii="Arial" w:hAnsi="Arial" w:cs="Arial"/>
        </w:rPr>
        <w:t xml:space="preserve"> sheets </w:t>
      </w:r>
      <w:r w:rsidR="00176F9B" w:rsidRPr="00FC50AD">
        <w:rPr>
          <w:rFonts w:ascii="Arial" w:hAnsi="Arial" w:cs="Arial"/>
        </w:rPr>
        <w:fldChar w:fldCharType="begin"/>
      </w:r>
      <w:r w:rsidR="00117F1B">
        <w:rPr>
          <w:rFonts w:ascii="Arial" w:hAnsi="Arial" w:cs="Arial"/>
        </w:rPr>
        <w:instrText xml:space="preserve"> ADDIN ZOTERO_ITEM CSL_CITATION {"citationID":"oFQeHekY","properties":{"formattedCitation":"[59]","plainCitation":"[59]","noteIndex":0},"citationItems":[{"id":"1RPEE4I3/nmgLVZch","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176F9B" w:rsidRPr="00FC50AD">
        <w:rPr>
          <w:rFonts w:ascii="Arial" w:hAnsi="Arial" w:cs="Arial"/>
        </w:rPr>
        <w:fldChar w:fldCharType="separate"/>
      </w:r>
      <w:r w:rsidR="00117F1B" w:rsidRPr="00117F1B">
        <w:rPr>
          <w:rFonts w:ascii="Arial" w:hAnsi="Arial" w:cs="Arial"/>
        </w:rPr>
        <w:t>[59]</w:t>
      </w:r>
      <w:r w:rsidR="00176F9B" w:rsidRPr="00FC50AD">
        <w:rPr>
          <w:rFonts w:ascii="Arial" w:hAnsi="Arial" w:cs="Arial"/>
        </w:rPr>
        <w:fldChar w:fldCharType="end"/>
      </w:r>
      <w:r w:rsidR="00176F9B" w:rsidRPr="00FC50AD">
        <w:rPr>
          <w:rFonts w:ascii="Arial" w:hAnsi="Arial" w:cs="Arial"/>
        </w:rPr>
        <w:t>.</w:t>
      </w:r>
      <w:r w:rsidR="006C340C" w:rsidRPr="00FC50AD">
        <w:rPr>
          <w:rFonts w:ascii="Arial" w:hAnsi="Arial" w:cs="Arial"/>
        </w:rPr>
        <w:t xml:space="preserve"> This suggest</w:t>
      </w:r>
      <w:r w:rsidR="006062BC" w:rsidRPr="00FC50AD">
        <w:rPr>
          <w:rFonts w:ascii="Arial" w:hAnsi="Arial" w:cs="Arial"/>
        </w:rPr>
        <w:t>s</w:t>
      </w:r>
      <w:r w:rsidR="006C340C" w:rsidRPr="00FC50AD">
        <w:rPr>
          <w:rFonts w:ascii="Arial" w:hAnsi="Arial" w:cs="Arial"/>
        </w:rPr>
        <w:t xml:space="preserve"> that the strain associated with boron doping overcomes the strain imparted by sulfur at the edges.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133006" w:rsidRPr="00FC50AD">
        <w:rPr>
          <w:rFonts w:ascii="Arial" w:hAnsi="Arial" w:cs="Arial"/>
          <w:u w:val="single"/>
        </w:rPr>
        <w:t>o</w:t>
      </w:r>
      <w:r w:rsidR="006062BC" w:rsidRPr="00FC50AD">
        <w:rPr>
          <w:rFonts w:ascii="Arial" w:hAnsi="Arial" w:cs="Arial"/>
          <w:u w:val="single"/>
        </w:rPr>
        <w:t>f</w:t>
      </w:r>
      <w:r w:rsidR="00133006" w:rsidRPr="00FC50AD">
        <w:rPr>
          <w:rFonts w:ascii="Arial" w:hAnsi="Arial" w:cs="Arial"/>
          <w:u w:val="single"/>
        </w:rPr>
        <w:t xml:space="preserve"> HCF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 xml:space="preserve">8 are spectra of the B 1s core level state for boron doped carbons </w:t>
      </w:r>
      <w:r w:rsidR="00AA164F" w:rsidRPr="00FC50AD">
        <w:rPr>
          <w:rFonts w:ascii="Arial" w:hAnsi="Arial" w:cs="Arial"/>
        </w:rPr>
        <w:fldChar w:fldCharType="begin"/>
      </w:r>
      <w:r w:rsidR="00117F1B">
        <w:rPr>
          <w:rFonts w:ascii="Arial" w:hAnsi="Arial" w:cs="Arial"/>
        </w:rPr>
        <w:instrText xml:space="preserve"> ADDIN ZOTERO_ITEM CSL_CITATION {"citationID":"K2RXvLYc","properties":{"formattedCitation":"[47], [60]","plainCitation":"[47], [60]","noteIndex":0},"citationItems":[{"id":"1RPEE4I3/ytOFWgT3","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1RPEE4I3/UUyjJmhK","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117F1B" w:rsidRPr="00117F1B">
        <w:rPr>
          <w:rFonts w:ascii="Arial" w:hAnsi="Arial" w:cs="Arial"/>
        </w:rPr>
        <w:t>[47], [60]</w:t>
      </w:r>
      <w:r w:rsidR="00AA164F" w:rsidRPr="00FC50AD">
        <w:rPr>
          <w:rFonts w:ascii="Arial" w:hAnsi="Arial" w:cs="Arial"/>
        </w:rPr>
        <w:fldChar w:fldCharType="end"/>
      </w:r>
      <w:r w:rsidR="00AA164F" w:rsidRPr="00FC50AD">
        <w:rPr>
          <w:rFonts w:ascii="Arial" w:hAnsi="Arial" w:cs="Arial"/>
        </w:rPr>
        <w:t xml:space="preserve"> </w:t>
      </w:r>
      <w:r w:rsidR="00162B28" w:rsidRPr="00FC50AD">
        <w:rPr>
          <w:rFonts w:ascii="Arial" w:hAnsi="Arial" w:cs="Arial"/>
        </w:rPr>
        <w:t>and for</w:t>
      </w:r>
      <w:r w:rsidR="000A55AC" w:rsidRPr="00FC50AD">
        <w:rPr>
          <w:rFonts w:ascii="Arial" w:hAnsi="Arial" w:cs="Arial"/>
        </w:rPr>
        <w:t xml:space="preserve"> our</w:t>
      </w:r>
      <w:r w:rsidR="00162B28" w:rsidRPr="00FC50AD">
        <w:rPr>
          <w:rFonts w:ascii="Arial" w:hAnsi="Arial" w:cs="Arial"/>
        </w:rPr>
        <w:t xml:space="preserve"> HCF.</w:t>
      </w:r>
      <w:r w:rsidR="00073322" w:rsidRPr="00FC50AD">
        <w:rPr>
          <w:rFonts w:ascii="Arial" w:hAnsi="Arial" w:cs="Arial"/>
        </w:rPr>
        <w:t xml:space="preserve"> Cermignani et al. [31]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36]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is another topic of investigation of the project. </w:t>
      </w:r>
    </w:p>
    <w:p w:rsidR="009C0532" w:rsidRPr="00FC50AD" w:rsidRDefault="00583F2E" w:rsidP="00170648">
      <w:pPr>
        <w:rPr>
          <w:rFonts w:ascii="Arial" w:hAnsi="Arial" w:cs="Arial"/>
        </w:rPr>
      </w:pPr>
      <w:bookmarkStart w:id="0" w:name="_GoBack"/>
      <w:r>
        <w:rPr>
          <w:rFonts w:ascii="Arial" w:hAnsi="Arial" w:cs="Arial"/>
          <w:noProof/>
        </w:rPr>
        <mc:AlternateContent>
          <mc:Choice Requires="wpg">
            <w:drawing>
              <wp:anchor distT="0" distB="0" distL="114300" distR="114300" simplePos="0" relativeHeight="251718656"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Pr>
                                    <w:noProof/>
                                  </w:rPr>
                                  <w:t>8</w:t>
                                </w:r>
                              </w:fldSimple>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39" style="position:absolute;left:0;text-align:left;margin-left:10.2pt;margin-top:18.7pt;width:452.25pt;height:211.25pt;z-index:251718656;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0"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3" o:title=""/>
                  <v:path arrowok="t"/>
                </v:shape>
                <v:shape id="_x0000_s1041"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Pr>
                              <w:noProof/>
                            </w:rPr>
                            <w:t>8</w:t>
                          </w:r>
                        </w:fldSimple>
                        <w:r>
                          <w:t xml:space="preserve">. </w:t>
                        </w:r>
                        <w:r w:rsidRPr="006965D8">
                          <w:t>Figure 8. XPS spectra of the B 1s core level state of boron-doped (a) carbon (Cermignani et al.), (b) graphene (Sheng et al.) and (c) HCF.</w:t>
                        </w:r>
                      </w:p>
                    </w:txbxContent>
                  </v:textbox>
                </v:shape>
                <w10:wrap type="topAndBottom"/>
              </v:group>
            </w:pict>
          </mc:Fallback>
        </mc:AlternateContent>
      </w:r>
      <w:bookmarkEnd w:id="0"/>
    </w:p>
    <w:p w:rsidR="000D7143" w:rsidRPr="00FC50AD" w:rsidRDefault="000D7143"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6432" behindDoc="0" locked="0" layoutInCell="1" allowOverlap="1">
                <wp:simplePos x="0" y="0"/>
                <wp:positionH relativeFrom="margin">
                  <wp:align>left</wp:align>
                </wp:positionH>
                <wp:positionV relativeFrom="paragraph">
                  <wp:posOffset>4851227</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23" o:spid="_x0000_s1042" style="position:absolute;left:0;text-align:left;margin-left:0;margin-top:382pt;width:462.5pt;height:176.05pt;z-index:251666432;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">
                <v:shape id="Picture 6" o:spid="_x0000_s1043"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5" o:title=""/>
                  <v:path arrowok="t"/>
                </v:shape>
                <v:shape id="_x0000_s1044"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r w:rsidR="00B810A2" w:rsidRPr="00FC50AD">
        <w:rPr>
          <w:rFonts w:ascii="Arial" w:hAnsi="Arial" w:cs="Arial"/>
          <w:noProof/>
        </w:rPr>
        <mc:AlternateContent>
          <mc:Choice Requires="wpg">
            <w:drawing>
              <wp:anchor distT="0" distB="0" distL="114300" distR="114300" simplePos="0" relativeHeight="251662336" behindDoc="0" locked="0" layoutInCell="1" allowOverlap="1">
                <wp:simplePos x="0" y="0"/>
                <wp:positionH relativeFrom="column">
                  <wp:posOffset>49530</wp:posOffset>
                </wp:positionH>
                <wp:positionV relativeFrom="paragraph">
                  <wp:posOffset>620395</wp:posOffset>
                </wp:positionV>
                <wp:extent cx="5841365" cy="2619375"/>
                <wp:effectExtent l="0" t="0" r="0" b="9525"/>
                <wp:wrapTopAndBottom/>
                <wp:docPr id="22" name="Group 22"/>
                <wp:cNvGraphicFramePr/>
                <a:graphic xmlns:a="http://schemas.openxmlformats.org/drawingml/2006/main">
                  <a:graphicData uri="http://schemas.microsoft.com/office/word/2010/wordprocessingGroup">
                    <wpg:wgp>
                      <wpg:cNvGrpSpPr/>
                      <wpg:grpSpPr>
                        <a:xfrm>
                          <a:off x="0" y="0"/>
                          <a:ext cx="5841365" cy="2619375"/>
                          <a:chOff x="0" y="0"/>
                          <a:chExt cx="5841365" cy="2619486"/>
                        </a:xfrm>
                      </wpg:grpSpPr>
                      <pic:pic xmlns:pic="http://schemas.openxmlformats.org/drawingml/2006/picture">
                        <pic:nvPicPr>
                          <pic:cNvPr id="20" name="Picture 2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1365" cy="1998980"/>
                          </a:xfrm>
                          <a:prstGeom prst="rect">
                            <a:avLst/>
                          </a:prstGeom>
                          <a:noFill/>
                        </pic:spPr>
                      </pic:pic>
                      <wps:wsp>
                        <wps:cNvPr id="21" name="Text Box 2"/>
                        <wps:cNvSpPr txBox="1">
                          <a:spLocks noChangeArrowheads="1"/>
                        </wps:cNvSpPr>
                        <wps:spPr bwMode="auto">
                          <a:xfrm>
                            <a:off x="0" y="2177508"/>
                            <a:ext cx="5697219" cy="441978"/>
                          </a:xfrm>
                          <a:prstGeom prst="rect">
                            <a:avLst/>
                          </a:prstGeom>
                          <a:solidFill>
                            <a:srgbClr val="FFFFFF"/>
                          </a:solidFill>
                          <a:ln w="9525">
                            <a:noFill/>
                            <a:miter lim="800000"/>
                            <a:headEnd/>
                            <a:tailEnd/>
                          </a:ln>
                        </wps:spPr>
                        <wps:txbx>
                          <w:txbxContent>
                            <w:p w:rsidR="000A4C93" w:rsidRDefault="000A4C93">
                              <w:r>
                                <w:t>Figure 9. SEM images of (a) the base of a HCF and (b) a top down view inside an HCF at the early stage of formation. Panel (c) is a schematic representation of a the proposed growth of HCF.</w:t>
                              </w:r>
                            </w:p>
                          </w:txbxContent>
                        </wps:txbx>
                        <wps:bodyPr rot="0" vert="horz" wrap="square" lIns="91440" tIns="45720" rIns="91440" bIns="45720" anchor="t" anchorCtr="0">
                          <a:spAutoFit/>
                        </wps:bodyPr>
                      </wps:wsp>
                    </wpg:wgp>
                  </a:graphicData>
                </a:graphic>
              </wp:anchor>
            </w:drawing>
          </mc:Choice>
          <mc:Fallback>
            <w:pict>
              <v:group id="Group 22" o:spid="_x0000_s1045" style="position:absolute;left:0;text-align:left;margin-left:3.9pt;margin-top:48.85pt;width:459.95pt;height:206.25pt;z-index:251662336;mso-position-horizontal-relative:text;mso-position-vertical-relative:text" coordsize="58413,26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">
                <v:shape id="Picture 20" o:spid="_x0000_s1046" type="#_x0000_t75" style="position:absolute;width:58413;height:19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">
                  <v:imagedata r:id="rId27" o:title=""/>
                  <v:path arrowok="t"/>
                </v:shape>
                <v:shape id="_x0000_s1047" type="#_x0000_t202" style="position:absolute;top:21775;width:56972;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rsidR="000A4C93" w:rsidRDefault="000A4C93">
                        <w:r>
                          <w:t>Figure 9. SEM images of (a) the base of a HCF and (b) a top down view inside an HCF at the early stage of formation. Panel (c) is a schematic representation of a the proposed growth of HCF.</w:t>
                        </w:r>
                      </w:p>
                    </w:txbxContent>
                  </v:textbox>
                </v:shape>
                <w10:wrap type="topAndBottom"/>
              </v:group>
            </w:pict>
          </mc:Fallback>
        </mc:AlternateContent>
      </w:r>
      <w:r w:rsidR="00F55AFE" w:rsidRPr="00FC50AD">
        <w:rPr>
          <w:rFonts w:ascii="Arial" w:hAnsi="Arial" w:cs="Arial"/>
        </w:rPr>
        <w:t>The tubular morphology of the HCF</w:t>
      </w:r>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HCF formation</w:t>
      </w:r>
      <w:r w:rsidR="00CD47FA" w:rsidRPr="00FC50AD">
        <w:rPr>
          <w:rFonts w:ascii="Arial" w:hAnsi="Arial" w:cs="Arial"/>
        </w:rPr>
        <w:t xml:space="preserve"> in Fig. 9.</w:t>
      </w:r>
      <w:r w:rsidR="009D22D7" w:rsidRPr="00FC50AD">
        <w:rPr>
          <w:rFonts w:ascii="Arial" w:hAnsi="Arial" w:cs="Arial"/>
        </w:rPr>
        <w:t xml:space="preserve"> Panel (a) is a</w:t>
      </w:r>
      <w:r w:rsidR="00CD47FA" w:rsidRPr="00FC50AD">
        <w:rPr>
          <w:rFonts w:ascii="Arial" w:hAnsi="Arial" w:cs="Arial"/>
        </w:rPr>
        <w:t>n</w:t>
      </w:r>
      <w:r w:rsidR="009D22D7" w:rsidRPr="00FC50AD">
        <w:rPr>
          <w:rFonts w:ascii="Arial" w:hAnsi="Arial" w:cs="Arial"/>
        </w:rPr>
        <w:t xml:space="preserve"> HCF that has broken from the surface, as indicated by </w:t>
      </w:r>
      <w:r w:rsidR="00451E89" w:rsidRPr="00FC50AD">
        <w:rPr>
          <w:rFonts w:ascii="Arial" w:hAnsi="Arial" w:cs="Arial"/>
        </w:rPr>
        <w:t>the flattened base. The HCF consist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HFC.</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r w:rsidR="009F0995" w:rsidRPr="00FC50AD">
        <w:rPr>
          <w:rFonts w:ascii="Arial" w:hAnsi="Arial" w:cs="Arial"/>
        </w:rPr>
        <w:t xml:space="preserve">th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Pr="00FC50AD">
        <w:rPr>
          <w:rFonts w:ascii="Arial" w:hAnsi="Arial" w:cs="Arial"/>
          <w:u w:val="single"/>
        </w:rPr>
        <w:t xml:space="preserve">doping </w:t>
      </w:r>
      <w:r w:rsidR="0006325D" w:rsidRPr="00FC50AD">
        <w:rPr>
          <w:rFonts w:ascii="Arial" w:hAnsi="Arial" w:cs="Arial"/>
          <w:u w:val="single"/>
        </w:rPr>
        <w:t xml:space="preserve">concentration </w:t>
      </w:r>
      <w:r w:rsidRPr="00FC50AD">
        <w:rPr>
          <w:rFonts w:ascii="Arial" w:hAnsi="Arial" w:cs="Arial"/>
          <w:u w:val="single"/>
        </w:rPr>
        <w:t>and this</w:t>
      </w:r>
      <w:r w:rsidR="0006325D" w:rsidRPr="00FC50AD">
        <w:rPr>
          <w:rFonts w:ascii="Arial" w:hAnsi="Arial" w:cs="Arial"/>
          <w:u w:val="single"/>
        </w:rPr>
        <w:t xml:space="preserve"> </w:t>
      </w:r>
      <w:r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r w:rsidR="007D1FDE" w:rsidRPr="00FC50AD">
        <w:rPr>
          <w:rFonts w:ascii="Arial" w:hAnsi="Arial" w:cs="Arial"/>
        </w:rPr>
        <w:lastRenderedPageBreak/>
        <w:t>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an important phenomena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117F1B">
        <w:rPr>
          <w:rFonts w:ascii="Arial" w:hAnsi="Arial" w:cs="Arial"/>
        </w:rPr>
        <w:instrText xml:space="preserve"> ADDIN ZOTERO_ITEM CSL_CITATION {"citationID":"wIkT3q5a","properties":{"formattedCitation":"[61]\\uc0\\u8211{}[63]","plainCitation":"[61]–[63]","noteIndex":0},"citationItems":[{"id":"1RPEE4I3/NAky1MKT","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1RPEE4I3/tCCZiTmW","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1RPEE4I3/evq49M0m","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117F1B" w:rsidRPr="00117F1B">
        <w:rPr>
          <w:rFonts w:ascii="Arial" w:hAnsi="Arial" w:cs="Arial"/>
          <w:szCs w:val="24"/>
        </w:rPr>
        <w:t>[61]–[63]</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7696"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 xml:space="preserve">Figure 11. A schematic of the hollow carbon filament (HCF) chemical vapor deposition system (CVD). </w:t>
                              </w:r>
                            </w:p>
                          </w:txbxContent>
                        </wps:txbx>
                        <wps:bodyPr rot="0" vert="horz" wrap="square" lIns="91440" tIns="45720" rIns="91440" bIns="45720" anchor="t" anchorCtr="0">
                          <a:spAutoFit/>
                        </wps:bodyPr>
                      </wps:wsp>
                    </wpg:wgp>
                  </a:graphicData>
                </a:graphic>
              </wp:anchor>
            </w:drawing>
          </mc:Choice>
          <mc:Fallback>
            <w:pict>
              <v:group id="Group 24" o:spid="_x0000_s1048" style="position:absolute;left:0;text-align:left;margin-left:28.8pt;margin-top:23.25pt;width:432.45pt;height:158.25pt;z-index:251677696;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 id="Picture 16" o:spid="_x0000_s1049"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9" o:title=""/>
                  <v:path arrowok="t"/>
                </v:shape>
                <v:shape id="_x0000_s1050"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 xml:space="preserve">Figure 11. A schematic of the hollow carbon filament (HCF) chemical vapor deposition system (CVD).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chemical vapor deposition </w:t>
      </w:r>
      <w:r w:rsidR="00BF51BC" w:rsidRPr="00FC50AD">
        <w:rPr>
          <w:rFonts w:ascii="Arial" w:hAnsi="Arial" w:cs="Arial"/>
        </w:rPr>
        <w:t xml:space="preserve">(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 xml:space="preserve">C,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such as hexane, impact HCF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gy, i.e. HCF,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Why isn’t there secondary growth on the walls of the HCF?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HCF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To determine the chemical composition of the boron doped HCF we will rely on spectroscopic analysis and nuclear magnetic resonance (NMR). The spectro</w:t>
      </w:r>
      <w:r w:rsidR="002B3514" w:rsidRPr="00FC50AD">
        <w:rPr>
          <w:rFonts w:ascii="Arial" w:hAnsi="Arial" w:cs="Arial"/>
        </w:rPr>
        <w:t xml:space="preserve">scopic techniques are Raman, </w:t>
      </w:r>
      <w:r w:rsidRPr="00FC50AD">
        <w:rPr>
          <w:rFonts w:ascii="Arial" w:hAnsi="Arial" w:cs="Arial"/>
        </w:rPr>
        <w:t xml:space="preserve">FTIR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FTIR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HCF.</w:t>
      </w:r>
      <w:r w:rsidRPr="00FC50AD">
        <w:rPr>
          <w:rFonts w:ascii="Arial" w:hAnsi="Arial" w:cs="Arial"/>
        </w:rPr>
        <w:t xml:space="preserve"> </w:t>
      </w:r>
      <w:r w:rsidR="00603EF2" w:rsidRPr="00FC50AD">
        <w:rPr>
          <w:rFonts w:ascii="Arial" w:hAnsi="Arial" w:cs="Arial"/>
        </w:rPr>
        <w:t>Upon comparing the Raman spectrum for HCF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HCF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HCF,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HCF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r w:rsidRPr="00FC50AD">
        <w:rPr>
          <w:rFonts w:ascii="Arial" w:hAnsi="Arial" w:cs="Arial"/>
        </w:rPr>
        <w:t xml:space="preserve">FTIR spectra of HCF will allow us to identify the inclusion of H and O. </w:t>
      </w:r>
      <w:r w:rsidR="00917E5A" w:rsidRPr="00FC50AD">
        <w:rPr>
          <w:rFonts w:ascii="Arial" w:hAnsi="Arial" w:cs="Arial"/>
        </w:rPr>
        <w:t>Our preliminary FTIR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HCF,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HCF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FTIR data of HCF grown with a low ratio of </w:t>
      </w:r>
      <w:r w:rsidR="008924E0" w:rsidRPr="00FC50AD">
        <w:rPr>
          <w:rFonts w:ascii="Arial" w:hAnsi="Arial" w:cs="Arial"/>
        </w:rPr>
        <w:t xml:space="preserve">the </w:t>
      </w:r>
      <w:r w:rsidR="0078072B" w:rsidRPr="00FC50AD">
        <w:rPr>
          <w:rFonts w:ascii="Arial" w:hAnsi="Arial" w:cs="Arial"/>
        </w:rPr>
        <w:t xml:space="preserve">boron precursor to cyclohexanol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cyclohexanol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is will reduce the HCF</w:t>
      </w:r>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r w:rsidR="00037870" w:rsidRPr="00FC50AD">
        <w:rPr>
          <w:rFonts w:ascii="Arial" w:hAnsi="Arial" w:cs="Arial"/>
        </w:rPr>
        <w:t xml:space="preserve">emply </w:t>
      </w:r>
      <w:r w:rsidR="00DC66D6" w:rsidRPr="00FC50AD">
        <w:rPr>
          <w:rFonts w:ascii="Arial" w:hAnsi="Arial" w:cs="Arial"/>
        </w:rPr>
        <w:t xml:space="preserve">FTIR to determine if there are trace amounts of sulfur incorporated into the HCF. </w:t>
      </w:r>
      <w:r w:rsidR="00374E0B" w:rsidRPr="00FC50AD">
        <w:rPr>
          <w:rFonts w:ascii="Arial" w:hAnsi="Arial" w:cs="Arial"/>
        </w:rPr>
        <w:t xml:space="preserve">If, </w:t>
      </w:r>
      <w:r w:rsidR="00037870" w:rsidRPr="00FC50AD">
        <w:rPr>
          <w:rFonts w:ascii="Arial" w:hAnsi="Arial" w:cs="Arial"/>
        </w:rPr>
        <w:t xml:space="preserve">we will use </w:t>
      </w:r>
      <w:r w:rsidR="00374E0B" w:rsidRPr="00FC50AD">
        <w:rPr>
          <w:rFonts w:ascii="Arial" w:hAnsi="Arial" w:cs="Arial"/>
        </w:rPr>
        <w:t xml:space="preserve">FTIR to quantify how much and if it is affected by the concentration of boron incorporated into the HCF and/or the ratio </w:t>
      </w:r>
      <w:r w:rsidR="00374E0B" w:rsidRPr="00FC50AD">
        <w:rPr>
          <w:rFonts w:ascii="Arial" w:hAnsi="Arial" w:cs="Arial"/>
        </w:rPr>
        <w:lastRenderedPageBreak/>
        <w:t>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FTIR </w:t>
      </w:r>
      <w:r w:rsidR="00037870" w:rsidRPr="00FC50AD">
        <w:rPr>
          <w:rFonts w:ascii="Arial" w:hAnsi="Arial" w:cs="Arial"/>
        </w:rPr>
        <w:t>spectra</w:t>
      </w:r>
      <w:r w:rsidR="00220857" w:rsidRPr="00FC50AD">
        <w:rPr>
          <w:rFonts w:ascii="Arial" w:hAnsi="Arial" w:cs="Arial"/>
        </w:rPr>
        <w:t xml:space="preserve"> of the HCF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FTIR signature of sulfur oxide </w:t>
      </w:r>
      <w:r w:rsidR="00520957" w:rsidRPr="00FC50AD">
        <w:rPr>
          <w:rFonts w:ascii="Arial" w:hAnsi="Arial" w:cs="Arial"/>
        </w:rPr>
        <w:fldChar w:fldCharType="begin"/>
      </w:r>
      <w:r w:rsidR="00117F1B">
        <w:rPr>
          <w:rFonts w:ascii="Arial" w:hAnsi="Arial" w:cs="Arial"/>
        </w:rPr>
        <w:instrText xml:space="preserve"> ADDIN ZOTERO_ITEM CSL_CITATION {"citationID":"w9A3Sn4E","properties":{"formattedCitation":"[64]\\uc0\\u8211{}[66]","plainCitation":"[64]–[66]","noteIndex":0},"citationItems":[{"id":"1RPEE4I3/vMBAf0nv","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1RPEE4I3/bHBD1jaa","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1RPEE4I3/9aaUZEI2","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117F1B" w:rsidRPr="00117F1B">
        <w:rPr>
          <w:rFonts w:ascii="Arial" w:hAnsi="Arial" w:cs="Arial"/>
          <w:szCs w:val="24"/>
        </w:rPr>
        <w:t>[64]–[66]</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FTIR </w:t>
      </w:r>
      <w:r w:rsidR="00220857" w:rsidRPr="00FC50AD">
        <w:rPr>
          <w:rFonts w:ascii="Arial" w:hAnsi="Arial" w:cs="Arial"/>
        </w:rPr>
        <w:t xml:space="preserve">data makes it difficult to make a conclusive identification. Further FTIR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HCF morphology. </w:t>
      </w:r>
      <w:r w:rsidR="003E2949" w:rsidRPr="00FC50AD">
        <w:rPr>
          <w:rFonts w:ascii="Arial" w:hAnsi="Arial" w:cs="Arial"/>
        </w:rPr>
        <w:t>Note that t</w:t>
      </w:r>
      <w:r w:rsidR="00220857" w:rsidRPr="00FC50AD">
        <w:rPr>
          <w:rFonts w:ascii="Arial" w:hAnsi="Arial" w:cs="Arial"/>
        </w:rPr>
        <w:t xml:space="preserve">here are indications that HCF </w:t>
      </w:r>
      <w:r w:rsidR="00CF1BB5" w:rsidRPr="00FC50AD">
        <w:rPr>
          <w:rFonts w:ascii="Arial" w:hAnsi="Arial" w:cs="Arial"/>
        </w:rPr>
        <w:t>grow</w:t>
      </w:r>
      <w:r w:rsidR="00220857" w:rsidRPr="00FC50AD">
        <w:rPr>
          <w:rFonts w:ascii="Arial" w:hAnsi="Arial" w:cs="Arial"/>
        </w:rPr>
        <w:t xml:space="preserve"> without 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HCF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70528" behindDoc="0" locked="0" layoutInCell="1" allowOverlap="1">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Figure 12. (a) A wide survey Raman scan of HCF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7" o:spid="_x0000_s1051" style="position:absolute;left:0;text-align:left;margin-left:4.7pt;margin-top:143.3pt;width:137.25pt;height:295.85pt;z-index:251670528;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2"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1" o:title=""/>
                  <v:path arrowok="t"/>
                </v:shape>
                <v:shape id="_x0000_s1053"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Figure 12. (a) A wide survey Raman scan of HCF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HCF.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B6B98">
        <w:rPr>
          <w:rFonts w:ascii="Arial" w:hAnsi="Arial" w:cs="Arial"/>
        </w:rPr>
        <w:instrText xml:space="preserve"> ADDIN ZOTERO_ITEM CSL_CITATION {"citationID":"jO9eZzo6","properties":{"formattedCitation":"[17], [19], [20]","plainCitation":"[17], [19], [20]","noteIndex":0},"citationItems":[{"id":"1RPEE4I3/is1r0qv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1RPEE4I3/ovdQKZdB","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1RPEE4I3/XsRrsTDk","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HCF.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Os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G  ratio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ce or incorporated into the HCF.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117F1B">
        <w:rPr>
          <w:rFonts w:ascii="Arial" w:hAnsi="Arial" w:cs="Arial"/>
        </w:rPr>
        <w:instrText xml:space="preserve"> ADDIN ZOTERO_ITEM CSL_CITATION {"citationID":"nXGwfHnG","properties":{"formattedCitation":"[67]","plainCitation":"[67]","noteIndex":0},"citationItems":[{"id":"1RPEE4I3/Jq6ziaBM","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117F1B" w:rsidRPr="00117F1B">
        <w:rPr>
          <w:rFonts w:ascii="Arial" w:hAnsi="Arial" w:cs="Arial"/>
        </w:rPr>
        <w:t>[67]</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r w:rsidR="00113888" w:rsidRPr="00FC50AD">
        <w:rPr>
          <w:rFonts w:ascii="Arial" w:hAnsi="Arial" w:cs="Arial"/>
          <w:vertAlign w:val="superscript"/>
        </w:rPr>
        <w:t>o</w:t>
      </w:r>
      <w:r w:rsidR="00113888" w:rsidRPr="00FC50AD">
        <w:rPr>
          <w:rFonts w:ascii="Arial" w:hAnsi="Arial" w:cs="Arial"/>
        </w:rPr>
        <w:t xml:space="preserve">C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HCF to 10 Torr of hydrogen in a vacuum chamber equipped with a load lock system that allows us to isolate the reduced sample </w:t>
      </w:r>
      <w:r w:rsidR="00113888" w:rsidRPr="00FC50AD">
        <w:rPr>
          <w:rFonts w:ascii="Arial" w:hAnsi="Arial" w:cs="Arial"/>
          <w:i/>
        </w:rPr>
        <w:t>in vacuo</w:t>
      </w:r>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HCF,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HCF,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HCF when grown with cyclohexanol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simultaneously observing differences in HCF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of  th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HCF, we will </w:t>
      </w:r>
      <w:r w:rsidR="00BA0C45" w:rsidRPr="00FC50AD">
        <w:rPr>
          <w:rFonts w:ascii="Arial" w:hAnsi="Arial" w:cs="Arial"/>
        </w:rPr>
        <w:t xml:space="preserve">use </w:t>
      </w:r>
      <w:r w:rsidRPr="00FC50AD">
        <w:rPr>
          <w:rFonts w:ascii="Arial" w:hAnsi="Arial" w:cs="Arial"/>
        </w:rPr>
        <w:t xml:space="preserve">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NMR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NMR spectra for HCF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NMR spectra of boron carbide </w:t>
      </w:r>
      <w:r w:rsidR="00561E2A" w:rsidRPr="00FC50AD">
        <w:rPr>
          <w:rFonts w:ascii="Arial" w:hAnsi="Arial" w:cs="Arial"/>
        </w:rPr>
        <w:fldChar w:fldCharType="begin"/>
      </w:r>
      <w:r w:rsidR="00117F1B">
        <w:rPr>
          <w:rFonts w:ascii="Arial" w:hAnsi="Arial" w:cs="Arial"/>
        </w:rPr>
        <w:instrText xml:space="preserve"> ADDIN ZOTERO_ITEM CSL_CITATION {"citationID":"6nYe9I1b","properties":{"formattedCitation":"[68]\\uc0\\u8211{}[70]","plainCitation":"[68]–[70]","noteIndex":0},"citationItems":[{"id":"1RPEE4I3/FZkg4QO1","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1RPEE4I3/W9iJVZsz","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1RPEE4I3/MjvBrfFR","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117F1B" w:rsidRPr="00117F1B">
        <w:rPr>
          <w:rFonts w:ascii="Arial" w:hAnsi="Arial" w:cs="Arial"/>
          <w:szCs w:val="24"/>
        </w:rPr>
        <w:t>[68]–[70]</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117F1B">
        <w:rPr>
          <w:rFonts w:ascii="Arial" w:hAnsi="Arial" w:cs="Arial"/>
        </w:rPr>
        <w:instrText xml:space="preserve"> ADDIN ZOTERO_ITEM CSL_CITATION {"citationID":"SGpy8lCa","properties":{"formattedCitation":"[69]","plainCitation":"[69]","noteIndex":0},"citationItems":[{"id":"1RPEE4I3/W9iJVZsz","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117F1B" w:rsidRPr="00117F1B">
        <w:rPr>
          <w:rFonts w:ascii="Arial" w:hAnsi="Arial" w:cs="Arial"/>
        </w:rPr>
        <w:t>[69]</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t>
      </w:r>
      <w:r w:rsidR="004B44D5" w:rsidRPr="00FC50AD">
        <w:rPr>
          <w:rFonts w:ascii="Arial" w:hAnsi="Arial" w:cs="Arial"/>
        </w:rPr>
        <w:lastRenderedPageBreak/>
        <w:t xml:space="preserve">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We anticipate that changes in the boron concentrations incorporated in the HCF will manifest themselves in the NMR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These experiments will be conducted in the OSU-Chemistry NMR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t xml:space="preserve">The roll of sulfur in HCF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117F1B">
        <w:rPr>
          <w:rFonts w:ascii="Arial" w:hAnsi="Arial" w:cs="Arial"/>
        </w:rPr>
        <w:instrText xml:space="preserve"> ADDIN ZOTERO_ITEM CSL_CITATION {"citationID":"ns78Jv93","properties":{"formattedCitation":"[71]\\uc0\\u8211{}[76]","plainCitation":"[71]–[76]","noteIndex":0},"citationItems":[{"id":"1RPEE4I3/nF7c2Fms","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1RPEE4I3/gaVHrDYH","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1RPEE4I3/0ZJRnXvV","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1RPEE4I3/CrDLW1S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1RPEE4I3/3abYOzBk","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1RPEE4I3/a7hlRMwo","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117F1B" w:rsidRPr="00117F1B">
        <w:rPr>
          <w:rFonts w:ascii="Arial" w:hAnsi="Arial" w:cs="Arial"/>
          <w:szCs w:val="24"/>
        </w:rPr>
        <w:t>[71]–[76]</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B6B98">
        <w:rPr>
          <w:rFonts w:ascii="Arial" w:hAnsi="Arial" w:cs="Arial"/>
        </w:rPr>
        <w:instrText xml:space="preserve"> ADDIN ZOTERO_ITEM CSL_CITATION {"citationID":"4UZyRK46","properties":{"formattedCitation":"[44]","plainCitation":"[44]","noteIndex":0},"citationItems":[{"id":"1RPEE4I3/NmrDASPE","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117F1B">
        <w:rPr>
          <w:rFonts w:ascii="Arial" w:hAnsi="Arial" w:cs="Arial"/>
        </w:rPr>
        <w:instrText xml:space="preserve"> ADDIN ZOTERO_ITEM CSL_CITATION {"citationID":"kmZ13x7a","properties":{"formattedCitation":"[77]","plainCitation":"[77]","noteIndex":0},"citationItems":[{"id":"1RPEE4I3/0F5jtQ3G","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117F1B" w:rsidRPr="00117F1B">
        <w:rPr>
          <w:rFonts w:ascii="Arial" w:hAnsi="Arial" w:cs="Arial"/>
        </w:rPr>
        <w:t>[77]</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117F1B">
        <w:rPr>
          <w:rFonts w:ascii="Arial" w:hAnsi="Arial" w:cs="Arial"/>
        </w:rPr>
        <w:instrText xml:space="preserve"> ADDIN ZOTERO_ITEM CSL_CITATION {"citationID":"hy00CqJz","properties":{"formattedCitation":"[59]","plainCitation":"[59]","noteIndex":0},"citationItems":[{"id":"1RPEE4I3/nmgLVZch","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117F1B" w:rsidRPr="00117F1B">
        <w:rPr>
          <w:rFonts w:ascii="Arial" w:hAnsi="Arial" w:cs="Arial"/>
        </w:rPr>
        <w:t>[59]</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HCF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sans sulfur. Assuming we are successful, we will compare the concentrations of boron in HCF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HCF,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HCF without sulfur, we will conduct the same experiments using cyclohexanol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HCF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used in the HCF</w:t>
      </w:r>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r w:rsidR="00615C28" w:rsidRPr="00FC50AD">
        <w:rPr>
          <w:rFonts w:ascii="Arial" w:hAnsi="Arial" w:cs="Arial"/>
          <w:vertAlign w:val="superscript"/>
        </w:rPr>
        <w:t>o</w:t>
      </w:r>
      <w:r w:rsidR="00615C28" w:rsidRPr="00FC50AD">
        <w:rPr>
          <w:rFonts w:ascii="Arial" w:hAnsi="Arial" w:cs="Arial"/>
        </w:rPr>
        <w:t xml:space="preserve">C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metaboric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HCF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In terms of an oxygen free precursor, decaboran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HCF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HCF </w:t>
      </w:r>
      <w:r w:rsidRPr="00FC50AD">
        <w:rPr>
          <w:rFonts w:ascii="Arial" w:hAnsi="Arial" w:cs="Arial"/>
          <w:color w:val="222222"/>
        </w:rPr>
        <w:t>to sculpt the carbon morpholoyg</w:t>
      </w:r>
      <w:r w:rsidR="00781479" w:rsidRPr="00FC50AD">
        <w:rPr>
          <w:rFonts w:ascii="Arial" w:hAnsi="Arial" w:cs="Arial"/>
          <w:color w:val="222222"/>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In terms identifying whether the conformation of the dopant can affect HCF,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HCF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HCF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HCF, and if so, does this affect its morphology? Do we obtain new morphologies that we haven’t as yet </w:t>
      </w:r>
      <w:r w:rsidR="00781479" w:rsidRPr="00FC50AD">
        <w:rPr>
          <w:rFonts w:ascii="Arial" w:hAnsi="Arial" w:cs="Arial"/>
          <w:color w:val="222222"/>
        </w:rPr>
        <w:lastRenderedPageBreak/>
        <w:t xml:space="preserve">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HCF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HCF are grown at ~900 </w:t>
      </w:r>
      <w:r w:rsidRPr="00FC50AD">
        <w:rPr>
          <w:rFonts w:ascii="Arial" w:hAnsi="Arial" w:cs="Arial"/>
          <w:color w:val="222222"/>
          <w:vertAlign w:val="superscript"/>
        </w:rPr>
        <w:t>o</w:t>
      </w:r>
      <w:r w:rsidRPr="00FC50AD">
        <w:rPr>
          <w:rFonts w:ascii="Arial" w:hAnsi="Arial" w:cs="Arial"/>
          <w:color w:val="222222"/>
        </w:rPr>
        <w:t xml:space="preserve">C. </w:t>
      </w:r>
      <w:r w:rsidR="00843BA2" w:rsidRPr="00FC50AD">
        <w:rPr>
          <w:rFonts w:ascii="Arial" w:hAnsi="Arial" w:cs="Arial"/>
          <w:color w:val="222222"/>
        </w:rPr>
        <w:t>However, we believe that decomposition can be avoided by using borazane (</w:t>
      </w:r>
      <w:r w:rsidR="00843BA2" w:rsidRPr="00FC50AD">
        <w:rPr>
          <w:rFonts w:ascii="Arial" w:hAnsi="Arial" w:cs="Arial"/>
        </w:rPr>
        <w:t>(</w:t>
      </w:r>
      <w:hyperlink r:id="rId32" w:tooltip="Boron" w:history="1">
        <w:r w:rsidR="00843BA2" w:rsidRPr="00FC50AD">
          <w:rPr>
            <w:rStyle w:val="Hyperlink"/>
            <w:rFonts w:ascii="Arial" w:hAnsi="Arial" w:cs="Arial"/>
            <w:color w:val="auto"/>
          </w:rPr>
          <w:t>B</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Gelest. It decomposes at temperatures above 1000 </w:t>
      </w:r>
      <w:r w:rsidR="00843BA2" w:rsidRPr="00FC50AD">
        <w:rPr>
          <w:rFonts w:ascii="Arial" w:hAnsi="Arial" w:cs="Arial"/>
          <w:vertAlign w:val="superscript"/>
        </w:rPr>
        <w:t>o</w:t>
      </w:r>
      <w:r w:rsidR="00843BA2" w:rsidRPr="00FC50AD">
        <w:rPr>
          <w:rFonts w:ascii="Arial" w:hAnsi="Arial" w:cs="Arial"/>
        </w:rPr>
        <w:t>C</w:t>
      </w:r>
      <w:r w:rsidR="005A7BA7" w:rsidRPr="00FC50AD">
        <w:rPr>
          <w:rFonts w:ascii="Arial" w:hAnsi="Arial" w:cs="Arial"/>
        </w:rPr>
        <w:t xml:space="preserve"> </w:t>
      </w:r>
      <w:r w:rsidR="005A7BA7" w:rsidRPr="00FC50AD">
        <w:rPr>
          <w:rFonts w:ascii="Arial" w:hAnsi="Arial" w:cs="Arial"/>
        </w:rPr>
        <w:fldChar w:fldCharType="begin"/>
      </w:r>
      <w:r w:rsidR="00117F1B">
        <w:rPr>
          <w:rFonts w:ascii="Arial" w:hAnsi="Arial" w:cs="Arial"/>
        </w:rPr>
        <w:instrText xml:space="preserve"> ADDIN ZOTERO_ITEM CSL_CITATION {"citationID":"2kyae1hC","properties":{"formattedCitation":"[78]","plainCitation":"[78]","noteIndex":0},"citationItems":[{"id":"1RPEE4I3/1ZbmJXl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117F1B" w:rsidRPr="00117F1B">
        <w:rPr>
          <w:rFonts w:ascii="Arial" w:hAnsi="Arial" w:cs="Arial"/>
        </w:rPr>
        <w:t>[78]</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borazane by Frueh et al. </w:t>
      </w:r>
      <w:r w:rsidR="007F5D36" w:rsidRPr="00FC50AD">
        <w:rPr>
          <w:rFonts w:ascii="Arial" w:hAnsi="Arial" w:cs="Arial"/>
        </w:rPr>
        <w:fldChar w:fldCharType="begin"/>
      </w:r>
      <w:r w:rsidR="00117F1B">
        <w:rPr>
          <w:rFonts w:ascii="Arial" w:hAnsi="Arial" w:cs="Arial"/>
        </w:rPr>
        <w:instrText xml:space="preserve"> ADDIN ZOTERO_ITEM CSL_CITATION {"citationID":"aFNgJ7WU","properties":{"formattedCitation":"[78]","plainCitation":"[78]","noteIndex":0},"citationItems":[{"id":"1RPEE4I3/1ZbmJXl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117F1B" w:rsidRPr="00117F1B">
        <w:rPr>
          <w:rFonts w:ascii="Arial" w:hAnsi="Arial" w:cs="Arial"/>
        </w:rPr>
        <w:t>[78]</w:t>
      </w:r>
      <w:r w:rsidR="007F5D36" w:rsidRPr="00FC50AD">
        <w:rPr>
          <w:rFonts w:ascii="Arial" w:hAnsi="Arial" w:cs="Arial"/>
        </w:rPr>
        <w:fldChar w:fldCharType="end"/>
      </w:r>
      <w:r w:rsidR="007F5D36" w:rsidRPr="00FC50AD">
        <w:rPr>
          <w:rFonts w:ascii="Arial" w:hAnsi="Arial" w:cs="Arial"/>
        </w:rPr>
        <w:t xml:space="preserve"> determined that it decomposes into polyiminobo</w:t>
      </w:r>
      <w:r w:rsidR="00633FCB" w:rsidRPr="00FC50AD">
        <w:rPr>
          <w:rFonts w:ascii="Arial" w:hAnsi="Arial" w:cs="Arial"/>
        </w:rPr>
        <w:t>rane, as well as forms borazine</w:t>
      </w:r>
      <w:r w:rsidR="007F5D36" w:rsidRPr="00FC50AD">
        <w:rPr>
          <w:rFonts w:ascii="Arial" w:hAnsi="Arial" w:cs="Arial"/>
        </w:rPr>
        <w:t xml:space="preserve"> above 130 </w:t>
      </w:r>
      <w:r w:rsidR="007F5D36" w:rsidRPr="00FC50AD">
        <w:rPr>
          <w:rFonts w:ascii="Arial" w:hAnsi="Arial" w:cs="Arial"/>
          <w:vertAlign w:val="superscript"/>
        </w:rPr>
        <w:t>o</w:t>
      </w:r>
      <w:r w:rsidR="00257175" w:rsidRPr="00FC50AD">
        <w:rPr>
          <w:rFonts w:ascii="Arial" w:hAnsi="Arial" w:cs="Arial"/>
        </w:rPr>
        <w:t xml:space="preserve">C,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III.3. Determine the mechanism whereby the ratio of boron precursor to carbon precursor determines the morphology, i.e. HCF,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HCF formation and structural factors driving the formation of HCF</w:t>
      </w:r>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r w:rsidR="00036457" w:rsidRPr="00FC50AD">
        <w:rPr>
          <w:rFonts w:ascii="Arial" w:hAnsi="Arial" w:cs="Arial"/>
        </w:rPr>
        <w:t>HCF</w:t>
      </w:r>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CN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117F1B">
        <w:rPr>
          <w:rFonts w:ascii="Arial" w:hAnsi="Arial" w:cs="Arial"/>
        </w:rPr>
        <w:instrText xml:space="preserve"> ADDIN ZOTERO_ITEM CSL_CITATION {"citationID":"MzFhCRcQ","properties":{"formattedCitation":"[79]\\uc0\\u8211{}[81]","plainCitation":"[79]–[81]","noteIndex":0},"citationItems":[{"id":"1RPEE4I3/NHcU3OY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1RPEE4I3/ANT7UZ5G","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1RPEE4I3/uE6FbWLE","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117F1B" w:rsidRPr="00117F1B">
        <w:rPr>
          <w:rFonts w:ascii="Arial" w:hAnsi="Arial" w:cs="Arial"/>
          <w:szCs w:val="24"/>
        </w:rPr>
        <w:t>[79]–[81]</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CNT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117F1B">
        <w:rPr>
          <w:rFonts w:ascii="Arial" w:hAnsi="Arial" w:cs="Arial"/>
        </w:rPr>
        <w:instrText xml:space="preserve"> ADDIN ZOTERO_ITEM CSL_CITATION {"citationID":"ewKhLmNc","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117F1B" w:rsidRPr="00117F1B">
        <w:rPr>
          <w:rFonts w:ascii="Arial" w:hAnsi="Arial" w:cs="Arial"/>
        </w:rPr>
        <w:t>[82]</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FC50AD">
        <w:rPr>
          <w:rFonts w:ascii="Arial" w:hAnsi="Arial" w:cs="Arial"/>
        </w:rPr>
        <w:fldChar w:fldCharType="begin"/>
      </w:r>
      <w:r w:rsidR="00117F1B">
        <w:rPr>
          <w:rFonts w:ascii="Arial" w:hAnsi="Arial" w:cs="Arial"/>
        </w:rPr>
        <w:instrText xml:space="preserve"> ADDIN ZOTERO_ITEM CSL_CITATION {"citationID":"1WStYpfY","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117F1B" w:rsidRPr="00117F1B">
        <w:rPr>
          <w:rFonts w:ascii="Arial" w:hAnsi="Arial" w:cs="Arial"/>
        </w:rPr>
        <w:t>[82]</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HCF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HCF growth experiments that terminate </w:t>
      </w:r>
      <w:r w:rsidRPr="00FC50AD">
        <w:rPr>
          <w:rFonts w:ascii="Arial" w:hAnsi="Arial" w:cs="Arial"/>
        </w:rPr>
        <w:t>at different points in the early formation</w:t>
      </w:r>
      <w:r w:rsidR="00DE785E" w:rsidRPr="00FC50AD">
        <w:rPr>
          <w:rFonts w:ascii="Arial" w:hAnsi="Arial" w:cs="Arial"/>
        </w:rPr>
        <w:t xml:space="preserve"> of HCF</w:t>
      </w:r>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HCF</w:t>
      </w:r>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HCF.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of HCF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HCF </w:t>
      </w:r>
      <w:r w:rsidR="00602B0F" w:rsidRPr="00FC50AD">
        <w:rPr>
          <w:rFonts w:ascii="Arial" w:hAnsi="Arial" w:cs="Arial"/>
        </w:rPr>
        <w:t>during</w:t>
      </w:r>
      <w:r w:rsidR="003D7941" w:rsidRPr="00FC50AD">
        <w:rPr>
          <w:rFonts w:ascii="Arial" w:hAnsi="Arial" w:cs="Arial"/>
        </w:rPr>
        <w:t xml:space="preserve"> the initial stages of growth. Specifically, a higher </w:t>
      </w:r>
      <w:r w:rsidR="003D7941" w:rsidRPr="00FC50AD">
        <w:rPr>
          <w:rFonts w:ascii="Arial" w:hAnsi="Arial" w:cs="Arial"/>
        </w:rPr>
        <w:lastRenderedPageBreak/>
        <w:t xml:space="preserve">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nanomorphology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In contrast to MWCNT, we don’t observe a pristine layers structure for the HCF.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HCF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HCF.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HCF.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8179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HCF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4" style="position:absolute;left:0;text-align:left;margin-left:0;margin-top:71.8pt;width:286.65pt;height:222.5pt;z-index:25168179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5"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6"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7" o:title=""/>
                  <v:path arrowok="t"/>
                </v:shape>
                <w10:wrap type="topAndBottom" anchorx="margin"/>
              </v:group>
            </w:pict>
          </mc:Fallback>
        </mc:AlternateContent>
      </w:r>
      <w:r w:rsidR="00263E06"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117F1B">
        <w:rPr>
          <w:rFonts w:ascii="Arial" w:hAnsi="Arial" w:cs="Arial"/>
        </w:rPr>
        <w:instrText xml:space="preserve"> ADDIN ZOTERO_ITEM CSL_CITATION {"citationID":"05hd8E1O","properties":{"formattedCitation":"[82]","plainCitation":"[82]","noteIndex":0},"citationItems":[{"id":"1RPEE4I3/iZiYXf3C","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117F1B" w:rsidRPr="00117F1B">
        <w:rPr>
          <w:rFonts w:ascii="Arial" w:hAnsi="Arial" w:cs="Arial"/>
        </w:rPr>
        <w:t>[82]</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CVD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w:t>
      </w:r>
      <w:r w:rsidR="00C9628C" w:rsidRPr="00FC50AD">
        <w:rPr>
          <w:rFonts w:ascii="Arial" w:hAnsi="Arial" w:cs="Arial"/>
        </w:rPr>
        <w:lastRenderedPageBreak/>
        <w:t xml:space="preserve">in Figure 14. </w:t>
      </w:r>
      <w:r w:rsidR="00263E06"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HCF, thereby producing different carbon </w:t>
      </w:r>
      <w:r w:rsidR="00CF1BB5" w:rsidRPr="00FC50AD">
        <w:rPr>
          <w:rFonts w:ascii="Arial" w:hAnsi="Arial" w:cs="Arial"/>
          <w:noProof/>
        </w:rPr>
        <mc:AlternateContent>
          <mc:Choice Requires="wps">
            <w:drawing>
              <wp:anchor distT="0" distB="0" distL="114300" distR="114300" simplePos="0" relativeHeight="25168691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7" type="#_x0000_t202" style="position:absolute;left:0;text-align:left;margin-left:0;margin-top:39.4pt;width:431.1pt;height:34.7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M.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w:t>
      </w:r>
      <w:r w:rsidRPr="00FC50AD">
        <w:rPr>
          <w:rFonts w:ascii="Arial" w:hAnsi="Arial" w:cs="Arial"/>
          <w:spacing w:val="4"/>
        </w:rPr>
        <w:lastRenderedPageBreak/>
        <w:t xml:space="preserve">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In addition,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fforded the opportunity to work on this project.</w:t>
      </w:r>
      <w:r w:rsidR="0048399E" w:rsidRPr="00FC50AD">
        <w:rPr>
          <w:rFonts w:ascii="Arial" w:hAnsi="Arial" w:cs="Arial"/>
        </w:rPr>
        <w:t xml:space="preserve"> In addition,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HCF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Tinkerfest,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w:t>
      </w:r>
      <w:r w:rsidRPr="00FC50AD">
        <w:rPr>
          <w:rFonts w:ascii="Arial" w:hAnsi="Arial" w:cs="Arial"/>
        </w:rPr>
        <w:lastRenderedPageBreak/>
        <w:t xml:space="preserve">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This will lead to superior battery technology, supercapacitors,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6483" w:rsidRDefault="00616483" w:rsidP="0061125A">
      <w:r>
        <w:separator/>
      </w:r>
    </w:p>
  </w:endnote>
  <w:endnote w:type="continuationSeparator" w:id="0">
    <w:p w:rsidR="00616483" w:rsidRDefault="00616483"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583F2E">
          <w:rPr>
            <w:noProof/>
          </w:rPr>
          <w:t>9</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6483" w:rsidRDefault="00616483" w:rsidP="0061125A">
      <w:r>
        <w:separator/>
      </w:r>
    </w:p>
  </w:footnote>
  <w:footnote w:type="continuationSeparator" w:id="0">
    <w:p w:rsidR="00616483" w:rsidRDefault="00616483"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4FANEIof0tAAAA"/>
  </w:docVars>
  <w:rsids>
    <w:rsidRoot w:val="00052C88"/>
    <w:rsid w:val="00002342"/>
    <w:rsid w:val="00006D2F"/>
    <w:rsid w:val="0001009A"/>
    <w:rsid w:val="00012BCE"/>
    <w:rsid w:val="00014DA6"/>
    <w:rsid w:val="00015AA9"/>
    <w:rsid w:val="0002055A"/>
    <w:rsid w:val="000209C4"/>
    <w:rsid w:val="00021AFC"/>
    <w:rsid w:val="00022F2B"/>
    <w:rsid w:val="0002333C"/>
    <w:rsid w:val="00024145"/>
    <w:rsid w:val="000276D8"/>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5BBB"/>
    <w:rsid w:val="00277690"/>
    <w:rsid w:val="00280D2C"/>
    <w:rsid w:val="00282730"/>
    <w:rsid w:val="002855E7"/>
    <w:rsid w:val="002865C0"/>
    <w:rsid w:val="00287B3B"/>
    <w:rsid w:val="00293C53"/>
    <w:rsid w:val="0029718F"/>
    <w:rsid w:val="002A0682"/>
    <w:rsid w:val="002A504A"/>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A6B"/>
    <w:rsid w:val="003C48B3"/>
    <w:rsid w:val="003C6C1C"/>
    <w:rsid w:val="003D4933"/>
    <w:rsid w:val="003D5F0C"/>
    <w:rsid w:val="003D7941"/>
    <w:rsid w:val="003D7DA0"/>
    <w:rsid w:val="003E2949"/>
    <w:rsid w:val="003F0469"/>
    <w:rsid w:val="003F0DD0"/>
    <w:rsid w:val="003F6D0C"/>
    <w:rsid w:val="003F782D"/>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4498"/>
    <w:rsid w:val="004D213D"/>
    <w:rsid w:val="004E5258"/>
    <w:rsid w:val="004F4400"/>
    <w:rsid w:val="004F5AD5"/>
    <w:rsid w:val="00504B0E"/>
    <w:rsid w:val="005102DE"/>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6CA8"/>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274F"/>
    <w:rsid w:val="00B132E9"/>
    <w:rsid w:val="00B17AC7"/>
    <w:rsid w:val="00B27F12"/>
    <w:rsid w:val="00B43315"/>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6239F"/>
    <w:rsid w:val="00C63208"/>
    <w:rsid w:val="00C66B79"/>
    <w:rsid w:val="00C676DC"/>
    <w:rsid w:val="00C67A4A"/>
    <w:rsid w:val="00C732E5"/>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B7B93"/>
    <w:rsid w:val="00DC1416"/>
    <w:rsid w:val="00DC3994"/>
    <w:rsid w:val="00DC66D6"/>
    <w:rsid w:val="00DD0CDE"/>
    <w:rsid w:val="00DE2DED"/>
    <w:rsid w:val="00DE785E"/>
    <w:rsid w:val="00DF07C4"/>
    <w:rsid w:val="00DF0FF4"/>
    <w:rsid w:val="00DF5110"/>
    <w:rsid w:val="00DF784B"/>
    <w:rsid w:val="00DF7A4E"/>
    <w:rsid w:val="00E00A6D"/>
    <w:rsid w:val="00E1062E"/>
    <w:rsid w:val="00E11837"/>
    <w:rsid w:val="00E17050"/>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F0C2D"/>
    <w:rsid w:val="00F035D9"/>
    <w:rsid w:val="00F05F46"/>
    <w:rsid w:val="00F07863"/>
    <w:rsid w:val="00F1150D"/>
    <w:rsid w:val="00F14BD3"/>
    <w:rsid w:val="00F17209"/>
    <w:rsid w:val="00F174EE"/>
    <w:rsid w:val="00F2060D"/>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jpeg"/><Relationship Id="rId34" Type="http://schemas.openxmlformats.org/officeDocument/2006/relationships/hyperlink" Target="https://en.wikipedia.org/wiki/Nit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Boron" TargetMode="External"/><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en.wikipedia.org/wiki/Hydrogen"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Hydrogen" TargetMode="External"/><Relationship Id="rId38"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08699-128D-4BA7-A756-5FBE8D2CB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3</TotalTime>
  <Pages>17</Pages>
  <Words>23922</Words>
  <Characters>136358</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5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46</cp:revision>
  <dcterms:created xsi:type="dcterms:W3CDTF">2020-09-03T20:59:00Z</dcterms:created>
  <dcterms:modified xsi:type="dcterms:W3CDTF">2020-09-18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RPEE4I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